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09B8F4C9" w14:textId="77777777" w:rsidR="00F9444C" w:rsidRDefault="00F9444C" w:rsidP="00806B6D">
          <w:pPr>
            <w:pStyle w:val="NoSpacing"/>
          </w:pPr>
          <w:r>
            <w:t>Your Name</w:t>
          </w:r>
        </w:p>
      </w:sdtContent>
    </w:sdt>
    <w:p w14:paraId="1793894E" w14:textId="77777777" w:rsidR="00E614DD" w:rsidRDefault="007C4F45" w:rsidP="00806B6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207375A" w14:textId="77777777" w:rsidR="00E614DD" w:rsidRDefault="007C4F45" w:rsidP="00806B6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9E32C25" w14:textId="77777777" w:rsidR="00E614DD" w:rsidRDefault="007C4F45" w:rsidP="00806B6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D535D66" w14:textId="37CD4C32" w:rsidR="00806B6D" w:rsidRPr="00806B6D" w:rsidRDefault="00806B6D" w:rsidP="00183E67">
      <w:pPr>
        <w:suppressAutoHyphens w:val="0"/>
        <w:ind w:firstLine="0"/>
        <w:jc w:val="center"/>
        <w:rPr>
          <w:rFonts w:ascii="Times New Roman" w:eastAsia="Times New Roman" w:hAnsi="Times New Roman" w:cs="Times New Roman"/>
          <w:color w:val="1C1E29"/>
        </w:rPr>
      </w:pPr>
      <w:r w:rsidRPr="00806B6D">
        <w:rPr>
          <w:rFonts w:ascii="Times New Roman" w:eastAsia="Times New Roman" w:hAnsi="Times New Roman" w:cs="Times New Roman"/>
          <w:color w:val="1C1E29"/>
        </w:rPr>
        <w:t>Deve</w:t>
      </w:r>
      <w:r w:rsidR="00273CA5">
        <w:rPr>
          <w:rFonts w:ascii="Times New Roman" w:eastAsia="Times New Roman" w:hAnsi="Times New Roman" w:cs="Times New Roman"/>
          <w:color w:val="1C1E29"/>
        </w:rPr>
        <w:t>lopment, Change, and Growth in T</w:t>
      </w:r>
      <w:r w:rsidRPr="00806B6D">
        <w:rPr>
          <w:rFonts w:ascii="Times New Roman" w:eastAsia="Times New Roman" w:hAnsi="Times New Roman" w:cs="Times New Roman"/>
          <w:color w:val="1C1E29"/>
        </w:rPr>
        <w:t>he Marrow Thieves (Frenchie)</w:t>
      </w:r>
    </w:p>
    <w:p w14:paraId="3232F124" w14:textId="77777777" w:rsidR="00806B6D" w:rsidRPr="00806B6D" w:rsidRDefault="00806B6D" w:rsidP="00273CA5">
      <w:pPr>
        <w:tabs>
          <w:tab w:val="left" w:pos="4950"/>
        </w:tabs>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Introduction</w:t>
      </w:r>
    </w:p>
    <w:p w14:paraId="6759B8E2" w14:textId="71CB8B85"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           </w:t>
      </w:r>
      <w:r w:rsidRPr="00806B6D">
        <w:rPr>
          <w:rFonts w:ascii="Times New Roman" w:eastAsia="Times New Roman" w:hAnsi="Times New Roman" w:cs="Times New Roman"/>
          <w:color w:val="1C1E29"/>
        </w:rPr>
        <w:t xml:space="preserve">The Marrow Thieves is recognized as the adult novel created by Canadian writer, Cherie Dimaline and it </w:t>
      </w:r>
      <w:r w:rsidR="00273CA5">
        <w:rPr>
          <w:rFonts w:ascii="Times New Roman" w:eastAsia="Times New Roman" w:hAnsi="Times New Roman" w:cs="Times New Roman"/>
          <w:color w:val="1C1E29"/>
        </w:rPr>
        <w:t xml:space="preserve">was </w:t>
      </w:r>
      <w:r w:rsidRPr="00806B6D">
        <w:rPr>
          <w:rFonts w:ascii="Times New Roman" w:eastAsia="Times New Roman" w:hAnsi="Times New Roman" w:cs="Times New Roman"/>
          <w:color w:val="1C1E29"/>
        </w:rPr>
        <w:t xml:space="preserve">originally published in 2017. A comprehensive evolution of this novel revealed that it is </w:t>
      </w:r>
      <w:r w:rsidR="00273CA5">
        <w:rPr>
          <w:rFonts w:ascii="Times New Roman" w:eastAsia="Times New Roman" w:hAnsi="Times New Roman" w:cs="Times New Roman"/>
          <w:color w:val="1C1E29"/>
        </w:rPr>
        <w:t xml:space="preserve">a survival story established based in </w:t>
      </w:r>
      <w:r w:rsidRPr="00806B6D">
        <w:rPr>
          <w:rFonts w:ascii="Times New Roman" w:eastAsia="Times New Roman" w:hAnsi="Times New Roman" w:cs="Times New Roman"/>
          <w:color w:val="1C1E29"/>
        </w:rPr>
        <w:t>Canada where the bone marrow of Native people was br</w:t>
      </w:r>
      <w:r w:rsidR="00273CA5">
        <w:rPr>
          <w:rFonts w:ascii="Times New Roman" w:eastAsia="Times New Roman" w:hAnsi="Times New Roman" w:cs="Times New Roman"/>
          <w:color w:val="1C1E29"/>
        </w:rPr>
        <w:t>utally harvested by “recruiters</w:t>
      </w:r>
      <w:r w:rsidRPr="00806B6D">
        <w:rPr>
          <w:rFonts w:ascii="Times New Roman" w:eastAsia="Times New Roman" w:hAnsi="Times New Roman" w:cs="Times New Roman"/>
          <w:color w:val="1C1E29"/>
        </w:rPr>
        <w:t>”</w:t>
      </w:r>
      <w:r w:rsidR="00273CA5">
        <w:rPr>
          <w:rFonts w:ascii="Times New Roman" w:eastAsia="Times New Roman" w:hAnsi="Times New Roman" w:cs="Times New Roman"/>
          <w:color w:val="1C1E29"/>
        </w:rPr>
        <w:t>.</w:t>
      </w:r>
      <w:r w:rsidRPr="00806B6D">
        <w:rPr>
          <w:rFonts w:ascii="Times New Roman" w:eastAsia="Times New Roman" w:hAnsi="Times New Roman" w:cs="Times New Roman"/>
          <w:color w:val="1C1E29"/>
        </w:rPr>
        <w:t xml:space="preserve"> It is noteworthy to mention that character development is one significant aspect of this novel that help</w:t>
      </w:r>
      <w:r w:rsidR="00273CA5">
        <w:rPr>
          <w:rFonts w:ascii="Times New Roman" w:eastAsia="Times New Roman" w:hAnsi="Times New Roman" w:cs="Times New Roman"/>
          <w:color w:val="1C1E29"/>
        </w:rPr>
        <w:t>s</w:t>
      </w:r>
      <w:r w:rsidRPr="00806B6D">
        <w:rPr>
          <w:rFonts w:ascii="Times New Roman" w:eastAsia="Times New Roman" w:hAnsi="Times New Roman" w:cs="Times New Roman"/>
          <w:color w:val="1C1E29"/>
        </w:rPr>
        <w:t xml:space="preserve"> the audience to understand the main theme of this story. The character of Frenchie is recognized as the protagonist in this story that played a positive role in successfully address</w:t>
      </w:r>
      <w:r w:rsidR="00273CA5">
        <w:rPr>
          <w:rFonts w:ascii="Times New Roman" w:eastAsia="Times New Roman" w:hAnsi="Times New Roman" w:cs="Times New Roman"/>
          <w:color w:val="1C1E29"/>
        </w:rPr>
        <w:t>ing</w:t>
      </w:r>
      <w:r w:rsidRPr="00806B6D">
        <w:rPr>
          <w:rFonts w:ascii="Times New Roman" w:eastAsia="Times New Roman" w:hAnsi="Times New Roman" w:cs="Times New Roman"/>
          <w:color w:val="1C1E29"/>
        </w:rPr>
        <w:t xml:space="preserve"> the issue of evil. This pap</w:t>
      </w:r>
      <w:r w:rsidR="00273CA5">
        <w:rPr>
          <w:rFonts w:ascii="Times New Roman" w:eastAsia="Times New Roman" w:hAnsi="Times New Roman" w:cs="Times New Roman"/>
          <w:color w:val="1C1E29"/>
        </w:rPr>
        <w:t>er focuses on critically analyzing</w:t>
      </w:r>
      <w:r w:rsidRPr="00806B6D">
        <w:rPr>
          <w:rFonts w:ascii="Times New Roman" w:eastAsia="Times New Roman" w:hAnsi="Times New Roman" w:cs="Times New Roman"/>
          <w:color w:val="1C1E29"/>
        </w:rPr>
        <w:t xml:space="preserve"> the features of development, change, and growth of the character of Frenchie in “The Marrow Thieves.” </w:t>
      </w:r>
    </w:p>
    <w:p w14:paraId="7816A8E3" w14:textId="77777777"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Discussion</w:t>
      </w:r>
    </w:p>
    <w:p w14:paraId="185A1729" w14:textId="77B5F77B"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           </w:t>
      </w:r>
      <w:r w:rsidRPr="00806B6D">
        <w:rPr>
          <w:rFonts w:ascii="Times New Roman" w:eastAsia="Times New Roman" w:hAnsi="Times New Roman" w:cs="Times New Roman"/>
          <w:color w:val="1C1E29"/>
        </w:rPr>
        <w:t>The character of Frenchie is recognized as one of the main characters in the novel that helped to define the actual theme of the sto</w:t>
      </w:r>
      <w:r w:rsidR="00273CA5">
        <w:rPr>
          <w:rFonts w:ascii="Times New Roman" w:eastAsia="Times New Roman" w:hAnsi="Times New Roman" w:cs="Times New Roman"/>
          <w:color w:val="1C1E29"/>
        </w:rPr>
        <w:t>ry. Frenchie was a sixteen year</w:t>
      </w:r>
      <w:r w:rsidRPr="00806B6D">
        <w:rPr>
          <w:rFonts w:ascii="Times New Roman" w:eastAsia="Times New Roman" w:hAnsi="Times New Roman" w:cs="Times New Roman"/>
          <w:color w:val="1C1E29"/>
        </w:rPr>
        <w:t xml:space="preserve"> old boy</w:t>
      </w:r>
      <w:r w:rsidR="00273CA5">
        <w:rPr>
          <w:rFonts w:ascii="Times New Roman" w:eastAsia="Times New Roman" w:hAnsi="Times New Roman" w:cs="Times New Roman"/>
          <w:color w:val="1C1E29"/>
        </w:rPr>
        <w:t xml:space="preserve"> who</w:t>
      </w:r>
      <w:r w:rsidRPr="00806B6D">
        <w:rPr>
          <w:rFonts w:ascii="Times New Roman" w:eastAsia="Times New Roman" w:hAnsi="Times New Roman" w:cs="Times New Roman"/>
          <w:color w:val="1C1E29"/>
        </w:rPr>
        <w:t xml:space="preserve"> tried his best to successfully deal with the calamity of harvested bone marrow in case of Indigenous individual. A detailed consideration of the entire plot of this novel revealed that the character of Frenchie </w:t>
      </w:r>
      <w:r w:rsidR="00273CA5">
        <w:rPr>
          <w:rFonts w:ascii="Times New Roman" w:eastAsia="Times New Roman" w:hAnsi="Times New Roman" w:cs="Times New Roman"/>
          <w:color w:val="1C1E29"/>
        </w:rPr>
        <w:t>went</w:t>
      </w:r>
      <w:r w:rsidRPr="00806B6D">
        <w:rPr>
          <w:rFonts w:ascii="Times New Roman" w:eastAsia="Times New Roman" w:hAnsi="Times New Roman" w:cs="Times New Roman"/>
          <w:color w:val="1C1E29"/>
        </w:rPr>
        <w:t xml:space="preserve"> through different forms of transition over time. This specific spectrum can be further examined in three major forms of development, change, and growth of the character </w:t>
      </w:r>
      <w:r w:rsidR="00273CA5">
        <w:rPr>
          <w:rFonts w:ascii="Times New Roman" w:eastAsia="Times New Roman" w:hAnsi="Times New Roman" w:cs="Times New Roman"/>
          <w:color w:val="1C1E29"/>
        </w:rPr>
        <w:t xml:space="preserve">of </w:t>
      </w:r>
      <w:r w:rsidRPr="00806B6D">
        <w:rPr>
          <w:rFonts w:ascii="Times New Roman" w:eastAsia="Times New Roman" w:hAnsi="Times New Roman" w:cs="Times New Roman"/>
          <w:color w:val="1C1E29"/>
        </w:rPr>
        <w:t>Frenchie in this novel. </w:t>
      </w:r>
    </w:p>
    <w:p w14:paraId="53373BC3" w14:textId="0113D03D"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color w:val="1C1E29"/>
        </w:rPr>
        <w:lastRenderedPageBreak/>
        <w:t xml:space="preserve">           The character of Frenchie </w:t>
      </w:r>
      <w:r w:rsidR="00273CA5">
        <w:rPr>
          <w:rFonts w:ascii="Times New Roman" w:eastAsia="Times New Roman" w:hAnsi="Times New Roman" w:cs="Times New Roman"/>
          <w:color w:val="1C1E29"/>
        </w:rPr>
        <w:t xml:space="preserve">was </w:t>
      </w:r>
      <w:r w:rsidRPr="00806B6D">
        <w:rPr>
          <w:rFonts w:ascii="Times New Roman" w:eastAsia="Times New Roman" w:hAnsi="Times New Roman" w:cs="Times New Roman"/>
          <w:color w:val="1C1E29"/>
        </w:rPr>
        <w:t xml:space="preserve">established as the first-person narrator of the story of crime presented by the author. At the start of the novel, he was </w:t>
      </w:r>
      <w:r w:rsidR="00273CA5">
        <w:rPr>
          <w:rFonts w:ascii="Times New Roman" w:eastAsia="Times New Roman" w:hAnsi="Times New Roman" w:cs="Times New Roman"/>
          <w:color w:val="1C1E29"/>
        </w:rPr>
        <w:t>a sixteen year</w:t>
      </w:r>
      <w:r w:rsidRPr="00806B6D">
        <w:rPr>
          <w:rFonts w:ascii="Times New Roman" w:eastAsia="Times New Roman" w:hAnsi="Times New Roman" w:cs="Times New Roman"/>
          <w:color w:val="1C1E29"/>
        </w:rPr>
        <w:t xml:space="preserve"> old boy who closely witnessed the practice of harvesting of bone marrow by the recruiters only in case of Native people. It is established that he lost his brother and mother due to the trend of harvesting of bone marrow by recruiters. The observation of this specific incident at an early age eventually greatly influenced his prospect of development over the years</w:t>
      </w:r>
      <w:r w:rsidR="000C6499">
        <w:rPr>
          <w:rFonts w:ascii="Times New Roman" w:eastAsia="Times New Roman" w:hAnsi="Times New Roman" w:cs="Times New Roman"/>
          <w:color w:val="1C1E29"/>
        </w:rPr>
        <w:t xml:space="preserve"> </w:t>
      </w:r>
      <w:r w:rsidR="000C6499">
        <w:rPr>
          <w:rFonts w:ascii="Times New Roman" w:eastAsia="Times New Roman" w:hAnsi="Times New Roman" w:cs="Times New Roman"/>
          <w:color w:val="1C1E29"/>
        </w:rPr>
        <w:fldChar w:fldCharType="begin"/>
      </w:r>
      <w:r w:rsidR="000C6499">
        <w:rPr>
          <w:rFonts w:ascii="Times New Roman" w:eastAsia="Times New Roman" w:hAnsi="Times New Roman" w:cs="Times New Roman"/>
          <w:color w:val="1C1E29"/>
        </w:rPr>
        <w:instrText xml:space="preserve"> ADDIN ZOTERO_ITEM CSL_CITATION {"citationID":"fZhiK86I","properties":{"formattedCitation":"(Young et al.)","plainCitation":"(Young et al.)","noteIndex":0},"citationItems":[{"id":1568,"uris":["http://zotero.org/users/local/7Hi3kAOD/items/9GP6XNYE"],"uri":["http://zotero.org/users/local/7Hi3kAOD/items/9GP6XNYE"],"itemData":{"id":1568,"type":"article-journal","title":"Category: Uncategorized","author":[{"family":"Young","given":"Forever"},{"family":"Reads","given":"Epic"},{"family":"Bibliophile","given":"Y. A."},{"family":"Love","given":"Y. A."},{"family":"Books","given":"We Need Diverse"}]}}],"schema":"https://github.com/citation-style-language/schema/raw/master/csl-citation.json"} </w:instrText>
      </w:r>
      <w:r w:rsidR="000C6499">
        <w:rPr>
          <w:rFonts w:ascii="Times New Roman" w:eastAsia="Times New Roman" w:hAnsi="Times New Roman" w:cs="Times New Roman"/>
          <w:color w:val="1C1E29"/>
        </w:rPr>
        <w:fldChar w:fldCharType="separate"/>
      </w:r>
      <w:r w:rsidR="000C6499" w:rsidRPr="000C6499">
        <w:rPr>
          <w:rFonts w:ascii="Times New Roman" w:hAnsi="Times New Roman" w:cs="Times New Roman"/>
        </w:rPr>
        <w:t>(Young et al.)</w:t>
      </w:r>
      <w:r w:rsidR="000C6499">
        <w:rPr>
          <w:rFonts w:ascii="Times New Roman" w:eastAsia="Times New Roman" w:hAnsi="Times New Roman" w:cs="Times New Roman"/>
          <w:color w:val="1C1E29"/>
        </w:rPr>
        <w:fldChar w:fldCharType="end"/>
      </w:r>
      <w:r w:rsidRPr="00806B6D">
        <w:rPr>
          <w:rFonts w:ascii="Times New Roman" w:eastAsia="Times New Roman" w:hAnsi="Times New Roman" w:cs="Times New Roman"/>
          <w:color w:val="1C1E29"/>
        </w:rPr>
        <w:t>. The domain of development, change, and growth for the character of Frenchie can never be separated from this particular event of his life. </w:t>
      </w:r>
    </w:p>
    <w:p w14:paraId="08FC86B4" w14:textId="206A1AE7"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color w:val="1C1E29"/>
        </w:rPr>
        <w:t xml:space="preserve">           The uncertainty of life and the </w:t>
      </w:r>
      <w:r w:rsidR="0060468B">
        <w:rPr>
          <w:rFonts w:ascii="Times New Roman" w:eastAsia="Times New Roman" w:hAnsi="Times New Roman" w:cs="Times New Roman"/>
          <w:color w:val="1C1E29"/>
        </w:rPr>
        <w:t>effort for</w:t>
      </w:r>
      <w:r w:rsidRPr="00806B6D">
        <w:rPr>
          <w:rFonts w:ascii="Times New Roman" w:eastAsia="Times New Roman" w:hAnsi="Times New Roman" w:cs="Times New Roman"/>
          <w:color w:val="1C1E29"/>
        </w:rPr>
        <w:t xml:space="preserve"> survival played an important part when it comes to referring the approach of change particularly for the character of Frenchie in the novel. At a young age, he had to separate from his family and struggled to save his own life and successfully escape from the calamity of recruiters. The immense sufferings of life were greatly experienced by Frenchie at </w:t>
      </w:r>
      <w:r w:rsidR="0060468B">
        <w:rPr>
          <w:rFonts w:ascii="Times New Roman" w:eastAsia="Times New Roman" w:hAnsi="Times New Roman" w:cs="Times New Roman"/>
          <w:color w:val="1C1E29"/>
        </w:rPr>
        <w:t xml:space="preserve">a </w:t>
      </w:r>
      <w:r w:rsidRPr="00806B6D">
        <w:rPr>
          <w:rFonts w:ascii="Times New Roman" w:eastAsia="Times New Roman" w:hAnsi="Times New Roman" w:cs="Times New Roman"/>
          <w:color w:val="1C1E29"/>
        </w:rPr>
        <w:t>very young age that eventually helped him to develop his character as a strong individual who strived hard to survive in life. As a teenage boy, he had to fac</w:t>
      </w:r>
      <w:r w:rsidR="0060468B">
        <w:rPr>
          <w:rFonts w:ascii="Times New Roman" w:eastAsia="Times New Roman" w:hAnsi="Times New Roman" w:cs="Times New Roman"/>
          <w:color w:val="1C1E29"/>
        </w:rPr>
        <w:t>e the harsh reality of the world</w:t>
      </w:r>
      <w:r w:rsidRPr="00806B6D">
        <w:rPr>
          <w:rFonts w:ascii="Times New Roman" w:eastAsia="Times New Roman" w:hAnsi="Times New Roman" w:cs="Times New Roman"/>
          <w:color w:val="1C1E29"/>
        </w:rPr>
        <w:t xml:space="preserve"> to make some big d</w:t>
      </w:r>
      <w:r w:rsidR="0060468B">
        <w:rPr>
          <w:rFonts w:ascii="Times New Roman" w:eastAsia="Times New Roman" w:hAnsi="Times New Roman" w:cs="Times New Roman"/>
          <w:color w:val="1C1E29"/>
        </w:rPr>
        <w:t>ecisions to successfully handle</w:t>
      </w:r>
      <w:r w:rsidRPr="00806B6D">
        <w:rPr>
          <w:rFonts w:ascii="Times New Roman" w:eastAsia="Times New Roman" w:hAnsi="Times New Roman" w:cs="Times New Roman"/>
          <w:color w:val="1C1E29"/>
        </w:rPr>
        <w:t xml:space="preserve"> the inappropriate domain of life. </w:t>
      </w:r>
    </w:p>
    <w:p w14:paraId="5AC85937" w14:textId="3CA312F4"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color w:val="1C1E29"/>
        </w:rPr>
        <w:t>           The factor of change in the case of the character of Frenchie can be observed in case of his decision to successfully address the troubles of isolation and loneliness. He had to make important decisions independently to attain a better form of survival in life. The uncertainty of events in life played a crucial role in the idea of growth for the character of Frenchie. It is observed that he learned harsh lessons of life at a very young age and struggled alone to save hi</w:t>
      </w:r>
      <w:r w:rsidR="0060468B">
        <w:rPr>
          <w:rFonts w:ascii="Times New Roman" w:eastAsia="Times New Roman" w:hAnsi="Times New Roman" w:cs="Times New Roman"/>
          <w:color w:val="1C1E29"/>
        </w:rPr>
        <w:t>mself</w:t>
      </w:r>
      <w:r w:rsidRPr="00806B6D">
        <w:rPr>
          <w:rFonts w:ascii="Times New Roman" w:eastAsia="Times New Roman" w:hAnsi="Times New Roman" w:cs="Times New Roman"/>
          <w:color w:val="1C1E29"/>
        </w:rPr>
        <w:t xml:space="preserve"> from </w:t>
      </w:r>
      <w:r w:rsidR="0060468B">
        <w:rPr>
          <w:rFonts w:ascii="Times New Roman" w:eastAsia="Times New Roman" w:hAnsi="Times New Roman" w:cs="Times New Roman"/>
          <w:color w:val="1C1E29"/>
        </w:rPr>
        <w:t xml:space="preserve">the </w:t>
      </w:r>
      <w:r w:rsidRPr="00806B6D">
        <w:rPr>
          <w:rFonts w:ascii="Times New Roman" w:eastAsia="Times New Roman" w:hAnsi="Times New Roman" w:cs="Times New Roman"/>
          <w:color w:val="1C1E29"/>
        </w:rPr>
        <w:t>recruiters</w:t>
      </w:r>
      <w:r w:rsidR="004C68F2">
        <w:rPr>
          <w:rFonts w:ascii="Times New Roman" w:eastAsia="Times New Roman" w:hAnsi="Times New Roman" w:cs="Times New Roman"/>
          <w:color w:val="1C1E29"/>
        </w:rPr>
        <w:t xml:space="preserve"> </w:t>
      </w:r>
      <w:r w:rsidR="004C68F2">
        <w:rPr>
          <w:rFonts w:ascii="Times New Roman" w:eastAsia="Times New Roman" w:hAnsi="Times New Roman" w:cs="Times New Roman"/>
          <w:color w:val="1C1E29"/>
        </w:rPr>
        <w:fldChar w:fldCharType="begin"/>
      </w:r>
      <w:r w:rsidR="004C68F2">
        <w:rPr>
          <w:rFonts w:ascii="Times New Roman" w:eastAsia="Times New Roman" w:hAnsi="Times New Roman" w:cs="Times New Roman"/>
          <w:color w:val="1C1E29"/>
        </w:rPr>
        <w:instrText xml:space="preserve"> ADDIN ZOTERO_ITEM CSL_CITATION {"citationID":"ueQrSUQq","properties":{"formattedCitation":"(Crow)","plainCitation":"(Crow)","noteIndex":0},"citationItems":[{"id":1567,"uris":["http://zotero.org/users/local/7Hi3kAOD/items/UAL95M6Z"],"uri":["http://zotero.org/users/local/7Hi3kAOD/items/UAL95M6Z"],"itemData":{"id":1567,"type":"article-journal","title":"Radical Imaginings: Indigenous Futurisms and the Decolonizing Possibilities of Contemporary Indigenous Fiction","author":[{"family":"Crow","given":"Sena"}],"issued":{"date-parts":[["2019"]]}}}],"schema":"https://github.com/citation-style-language/schema/raw/master/csl-citation.json"} </w:instrText>
      </w:r>
      <w:r w:rsidR="004C68F2">
        <w:rPr>
          <w:rFonts w:ascii="Times New Roman" w:eastAsia="Times New Roman" w:hAnsi="Times New Roman" w:cs="Times New Roman"/>
          <w:color w:val="1C1E29"/>
        </w:rPr>
        <w:fldChar w:fldCharType="separate"/>
      </w:r>
      <w:r w:rsidR="004C68F2" w:rsidRPr="004C68F2">
        <w:rPr>
          <w:rFonts w:ascii="Times New Roman" w:hAnsi="Times New Roman" w:cs="Times New Roman"/>
        </w:rPr>
        <w:t>(Crow)</w:t>
      </w:r>
      <w:r w:rsidR="004C68F2">
        <w:rPr>
          <w:rFonts w:ascii="Times New Roman" w:eastAsia="Times New Roman" w:hAnsi="Times New Roman" w:cs="Times New Roman"/>
          <w:color w:val="1C1E29"/>
        </w:rPr>
        <w:fldChar w:fldCharType="end"/>
      </w:r>
      <w:r w:rsidRPr="00806B6D">
        <w:rPr>
          <w:rFonts w:ascii="Times New Roman" w:eastAsia="Times New Roman" w:hAnsi="Times New Roman" w:cs="Times New Roman"/>
          <w:color w:val="1C1E29"/>
        </w:rPr>
        <w:t>. The tough journey of escape ad</w:t>
      </w:r>
      <w:r w:rsidR="0060468B">
        <w:rPr>
          <w:rFonts w:ascii="Times New Roman" w:eastAsia="Times New Roman" w:hAnsi="Times New Roman" w:cs="Times New Roman"/>
          <w:color w:val="1C1E29"/>
        </w:rPr>
        <w:t xml:space="preserve">opted by Frenchie helped him </w:t>
      </w:r>
      <w:r w:rsidRPr="00806B6D">
        <w:rPr>
          <w:rFonts w:ascii="Times New Roman" w:eastAsia="Times New Roman" w:hAnsi="Times New Roman" w:cs="Times New Roman"/>
          <w:color w:val="1C1E29"/>
        </w:rPr>
        <w:t>observe and understand the problems of other Native people who also faced chronic conditions in their lives and struggl</w:t>
      </w:r>
      <w:r w:rsidR="0060468B">
        <w:rPr>
          <w:rFonts w:ascii="Times New Roman" w:eastAsia="Times New Roman" w:hAnsi="Times New Roman" w:cs="Times New Roman"/>
          <w:color w:val="1C1E29"/>
        </w:rPr>
        <w:t>ed</w:t>
      </w:r>
      <w:r w:rsidRPr="00806B6D">
        <w:rPr>
          <w:rFonts w:ascii="Times New Roman" w:eastAsia="Times New Roman" w:hAnsi="Times New Roman" w:cs="Times New Roman"/>
          <w:color w:val="1C1E29"/>
        </w:rPr>
        <w:t xml:space="preserve"> to save their lives. The stories of strangers during the journey of </w:t>
      </w:r>
      <w:r w:rsidRPr="00806B6D">
        <w:rPr>
          <w:rFonts w:ascii="Times New Roman" w:eastAsia="Times New Roman" w:hAnsi="Times New Roman" w:cs="Times New Roman"/>
          <w:color w:val="1C1E29"/>
        </w:rPr>
        <w:lastRenderedPageBreak/>
        <w:t>escape eventually helped Frenchie to successfully develop his character with time by adopting some strong qualities of survival. </w:t>
      </w:r>
    </w:p>
    <w:p w14:paraId="53138B2A" w14:textId="34BE3940"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color w:val="1C1E29"/>
        </w:rPr>
        <w:t xml:space="preserve">           The journey of survival greatly helped Frenchie to understand the actual reality of life and keenly focused on the spectrum of endurance. The narration of heartfelt experiences by others developed the character of Frenchie as </w:t>
      </w:r>
      <w:r w:rsidR="0060468B">
        <w:rPr>
          <w:rFonts w:ascii="Times New Roman" w:eastAsia="Times New Roman" w:hAnsi="Times New Roman" w:cs="Times New Roman"/>
          <w:color w:val="1C1E29"/>
        </w:rPr>
        <w:t>a source</w:t>
      </w:r>
      <w:r w:rsidRPr="00806B6D">
        <w:rPr>
          <w:rFonts w:ascii="Times New Roman" w:eastAsia="Times New Roman" w:hAnsi="Times New Roman" w:cs="Times New Roman"/>
          <w:color w:val="1C1E29"/>
        </w:rPr>
        <w:t xml:space="preserve"> of inspiration who never abandoned hope in his life. He recognized the secret of life through the continuous growth of his character during the different phases of this specific story. Undoubtedly, he considered experiences of his life and narration of events by others as life-changing features. </w:t>
      </w:r>
    </w:p>
    <w:p w14:paraId="2FCEB196" w14:textId="053945D0" w:rsidR="00806B6D" w:rsidRPr="00806B6D" w:rsidRDefault="00806B6D" w:rsidP="0060468B">
      <w:pPr>
        <w:suppressAutoHyphens w:val="0"/>
        <w:rPr>
          <w:rFonts w:ascii="Times New Roman" w:eastAsia="Times New Roman" w:hAnsi="Times New Roman" w:cs="Times New Roman"/>
          <w:color w:val="1C1E29"/>
        </w:rPr>
      </w:pPr>
      <w:r w:rsidRPr="00806B6D">
        <w:rPr>
          <w:rFonts w:ascii="Times New Roman" w:eastAsia="Times New Roman" w:hAnsi="Times New Roman" w:cs="Times New Roman"/>
          <w:color w:val="1C1E29"/>
        </w:rPr>
        <w:t>The prospect of change in the case of the character of Frenchie can also be observed in case of a turning point when Frenchie comes to kill Travis to ultimately retaliate the spectrum of RiRi’s death at his hands. This specific event indicated the changing domain of Frenchie’s personality as the one main character of the story. It is successfully established by the author of this story that the objective of surv</w:t>
      </w:r>
      <w:r w:rsidR="0060468B">
        <w:rPr>
          <w:rFonts w:ascii="Times New Roman" w:eastAsia="Times New Roman" w:hAnsi="Times New Roman" w:cs="Times New Roman"/>
          <w:color w:val="1C1E29"/>
        </w:rPr>
        <w:t xml:space="preserve">ival in life greatly influences </w:t>
      </w:r>
      <w:r w:rsidRPr="00806B6D">
        <w:rPr>
          <w:rFonts w:ascii="Times New Roman" w:eastAsia="Times New Roman" w:hAnsi="Times New Roman" w:cs="Times New Roman"/>
          <w:color w:val="1C1E29"/>
        </w:rPr>
        <w:t xml:space="preserve">the actions </w:t>
      </w:r>
      <w:r w:rsidR="0060468B">
        <w:rPr>
          <w:rFonts w:ascii="Times New Roman" w:eastAsia="Times New Roman" w:hAnsi="Times New Roman" w:cs="Times New Roman"/>
          <w:color w:val="1C1E29"/>
        </w:rPr>
        <w:t>of people. At the earlier stages</w:t>
      </w:r>
      <w:r w:rsidRPr="00806B6D">
        <w:rPr>
          <w:rFonts w:ascii="Times New Roman" w:eastAsia="Times New Roman" w:hAnsi="Times New Roman" w:cs="Times New Roman"/>
          <w:color w:val="1C1E29"/>
        </w:rPr>
        <w:t xml:space="preserve"> of his life as </w:t>
      </w:r>
      <w:r w:rsidR="0060468B">
        <w:rPr>
          <w:rFonts w:ascii="Times New Roman" w:eastAsia="Times New Roman" w:hAnsi="Times New Roman" w:cs="Times New Roman"/>
          <w:color w:val="1C1E29"/>
        </w:rPr>
        <w:t>a</w:t>
      </w:r>
      <w:r w:rsidRPr="00806B6D">
        <w:rPr>
          <w:rFonts w:ascii="Times New Roman" w:eastAsia="Times New Roman" w:hAnsi="Times New Roman" w:cs="Times New Roman"/>
          <w:color w:val="1C1E29"/>
        </w:rPr>
        <w:t xml:space="preserve"> young boy, he </w:t>
      </w:r>
      <w:r w:rsidR="0060468B">
        <w:rPr>
          <w:rFonts w:ascii="Times New Roman" w:eastAsia="Times New Roman" w:hAnsi="Times New Roman" w:cs="Times New Roman"/>
          <w:color w:val="1C1E29"/>
        </w:rPr>
        <w:t>was a scared</w:t>
      </w:r>
      <w:r w:rsidRPr="00806B6D">
        <w:rPr>
          <w:rFonts w:ascii="Times New Roman" w:eastAsia="Times New Roman" w:hAnsi="Times New Roman" w:cs="Times New Roman"/>
          <w:color w:val="1C1E29"/>
        </w:rPr>
        <w:t xml:space="preserve"> teenager who believed that he can never </w:t>
      </w:r>
      <w:r w:rsidR="0060468B">
        <w:rPr>
          <w:rFonts w:ascii="Times New Roman" w:eastAsia="Times New Roman" w:hAnsi="Times New Roman" w:cs="Times New Roman"/>
          <w:color w:val="1C1E29"/>
        </w:rPr>
        <w:t>survive</w:t>
      </w:r>
      <w:r w:rsidRPr="00806B6D">
        <w:rPr>
          <w:rFonts w:ascii="Times New Roman" w:eastAsia="Times New Roman" w:hAnsi="Times New Roman" w:cs="Times New Roman"/>
          <w:color w:val="1C1E29"/>
        </w:rPr>
        <w:t xml:space="preserve"> without his family. Later, he started realizing his responsibility and made crucial decisions for the entire group of surviv</w:t>
      </w:r>
      <w:r w:rsidR="0060468B">
        <w:rPr>
          <w:rFonts w:ascii="Times New Roman" w:eastAsia="Times New Roman" w:hAnsi="Times New Roman" w:cs="Times New Roman"/>
          <w:color w:val="1C1E29"/>
        </w:rPr>
        <w:t>ors.</w:t>
      </w:r>
      <w:r w:rsidRPr="00806B6D">
        <w:rPr>
          <w:rFonts w:ascii="Times New Roman" w:eastAsia="Times New Roman" w:hAnsi="Times New Roman" w:cs="Times New Roman"/>
          <w:color w:val="1C1E29"/>
        </w:rPr>
        <w:t> </w:t>
      </w:r>
    </w:p>
    <w:p w14:paraId="277F8D7A" w14:textId="77777777" w:rsidR="00806B6D" w:rsidRPr="00806B6D"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Conclusion</w:t>
      </w:r>
    </w:p>
    <w:p w14:paraId="63634DD2" w14:textId="037A664B" w:rsidR="00D658E5" w:rsidRDefault="00806B6D" w:rsidP="00806B6D">
      <w:pPr>
        <w:suppressAutoHyphens w:val="0"/>
        <w:ind w:firstLine="0"/>
        <w:rPr>
          <w:rFonts w:ascii="Times New Roman" w:eastAsia="Times New Roman" w:hAnsi="Times New Roman" w:cs="Times New Roman"/>
          <w:color w:val="1C1E29"/>
        </w:rPr>
      </w:pPr>
      <w:r w:rsidRPr="00806B6D">
        <w:rPr>
          <w:rFonts w:ascii="Times New Roman" w:eastAsia="Times New Roman" w:hAnsi="Times New Roman" w:cs="Times New Roman"/>
          <w:b/>
          <w:bCs/>
          <w:color w:val="1C1E29"/>
        </w:rPr>
        <w:t>           </w:t>
      </w:r>
      <w:r w:rsidRPr="00806B6D">
        <w:rPr>
          <w:rFonts w:ascii="Times New Roman" w:eastAsia="Times New Roman" w:hAnsi="Times New Roman" w:cs="Times New Roman"/>
          <w:color w:val="1C1E29"/>
        </w:rPr>
        <w:t>To conclude the decision about the aspects of development, change, and growth in the case of the character of Frenchie, it is imperative to indicate that experiencing different hardships in life is important. The struggle of surviving in life ultimately encourages people to embrace necessary change</w:t>
      </w:r>
      <w:r w:rsidR="0060468B">
        <w:rPr>
          <w:rFonts w:ascii="Times New Roman" w:eastAsia="Times New Roman" w:hAnsi="Times New Roman" w:cs="Times New Roman"/>
          <w:color w:val="1C1E29"/>
        </w:rPr>
        <w:t>s</w:t>
      </w:r>
      <w:r w:rsidRPr="00806B6D">
        <w:rPr>
          <w:rFonts w:ascii="Times New Roman" w:eastAsia="Times New Roman" w:hAnsi="Times New Roman" w:cs="Times New Roman"/>
          <w:color w:val="1C1E29"/>
        </w:rPr>
        <w:t xml:space="preserve"> and develop </w:t>
      </w:r>
      <w:r w:rsidR="0060468B">
        <w:rPr>
          <w:rFonts w:ascii="Times New Roman" w:eastAsia="Times New Roman" w:hAnsi="Times New Roman" w:cs="Times New Roman"/>
          <w:color w:val="1C1E29"/>
        </w:rPr>
        <w:t>a</w:t>
      </w:r>
      <w:r w:rsidRPr="00806B6D">
        <w:rPr>
          <w:rFonts w:ascii="Times New Roman" w:eastAsia="Times New Roman" w:hAnsi="Times New Roman" w:cs="Times New Roman"/>
          <w:color w:val="1C1E29"/>
        </w:rPr>
        <w:t xml:space="preserve"> strong</w:t>
      </w:r>
      <w:r w:rsidR="0060468B">
        <w:rPr>
          <w:rFonts w:ascii="Times New Roman" w:eastAsia="Times New Roman" w:hAnsi="Times New Roman" w:cs="Times New Roman"/>
          <w:color w:val="1C1E29"/>
        </w:rPr>
        <w:t xml:space="preserve"> character to successfully deal</w:t>
      </w:r>
      <w:r w:rsidRPr="00806B6D">
        <w:rPr>
          <w:rFonts w:ascii="Times New Roman" w:eastAsia="Times New Roman" w:hAnsi="Times New Roman" w:cs="Times New Roman"/>
          <w:color w:val="1C1E29"/>
        </w:rPr>
        <w:t xml:space="preserve"> with different calamities </w:t>
      </w:r>
      <w:r w:rsidR="0060468B">
        <w:rPr>
          <w:rFonts w:ascii="Times New Roman" w:eastAsia="Times New Roman" w:hAnsi="Times New Roman" w:cs="Times New Roman"/>
          <w:color w:val="1C1E29"/>
        </w:rPr>
        <w:t>in</w:t>
      </w:r>
      <w:r w:rsidRPr="00806B6D">
        <w:rPr>
          <w:rFonts w:ascii="Times New Roman" w:eastAsia="Times New Roman" w:hAnsi="Times New Roman" w:cs="Times New Roman"/>
          <w:color w:val="1C1E29"/>
        </w:rPr>
        <w:t xml:space="preserve"> life. The threat to life ultimately made it essentia</w:t>
      </w:r>
      <w:r w:rsidR="0060468B">
        <w:rPr>
          <w:rFonts w:ascii="Times New Roman" w:eastAsia="Times New Roman" w:hAnsi="Times New Roman" w:cs="Times New Roman"/>
          <w:color w:val="1C1E29"/>
        </w:rPr>
        <w:t>l for human beings to timely mak</w:t>
      </w:r>
      <w:r w:rsidRPr="00806B6D">
        <w:rPr>
          <w:rFonts w:ascii="Times New Roman" w:eastAsia="Times New Roman" w:hAnsi="Times New Roman" w:cs="Times New Roman"/>
          <w:color w:val="1C1E29"/>
        </w:rPr>
        <w:t xml:space="preserve">e a decision and think about the existence of life as a priority. The events of life ultimately made it essential </w:t>
      </w:r>
      <w:r w:rsidRPr="00806B6D">
        <w:rPr>
          <w:rFonts w:ascii="Times New Roman" w:eastAsia="Times New Roman" w:hAnsi="Times New Roman" w:cs="Times New Roman"/>
          <w:color w:val="1C1E29"/>
        </w:rPr>
        <w:lastRenderedPageBreak/>
        <w:t>for Frenchie to recognize the importance of change and</w:t>
      </w:r>
      <w:r w:rsidR="0060468B">
        <w:rPr>
          <w:rFonts w:ascii="Times New Roman" w:eastAsia="Times New Roman" w:hAnsi="Times New Roman" w:cs="Times New Roman"/>
          <w:color w:val="1C1E29"/>
        </w:rPr>
        <w:t xml:space="preserve"> he</w:t>
      </w:r>
      <w:r w:rsidRPr="00806B6D">
        <w:rPr>
          <w:rFonts w:ascii="Times New Roman" w:eastAsia="Times New Roman" w:hAnsi="Times New Roman" w:cs="Times New Roman"/>
          <w:color w:val="1C1E29"/>
        </w:rPr>
        <w:t xml:space="preserve"> made some major decisions independently. </w:t>
      </w:r>
    </w:p>
    <w:p w14:paraId="04A4D8D9" w14:textId="77777777" w:rsidR="00D658E5" w:rsidRDefault="00D658E5">
      <w:pPr>
        <w:suppressAutoHyphens w:val="0"/>
        <w:rPr>
          <w:rFonts w:ascii="Times New Roman" w:eastAsia="Times New Roman" w:hAnsi="Times New Roman" w:cs="Times New Roman"/>
          <w:color w:val="1C1E29"/>
        </w:rPr>
      </w:pPr>
      <w:r>
        <w:rPr>
          <w:rFonts w:ascii="Times New Roman" w:eastAsia="Times New Roman" w:hAnsi="Times New Roman" w:cs="Times New Roman"/>
          <w:color w:val="1C1E29"/>
        </w:rPr>
        <w:br w:type="page"/>
      </w:r>
    </w:p>
    <w:p w14:paraId="2CE4FFCE" w14:textId="09B2FCC7" w:rsidR="00806B6D" w:rsidRPr="00D658E5" w:rsidRDefault="00D658E5" w:rsidP="0060468B">
      <w:pPr>
        <w:suppressAutoHyphens w:val="0"/>
        <w:ind w:firstLine="0"/>
        <w:rPr>
          <w:rFonts w:ascii="Times New Roman" w:eastAsia="Times New Roman" w:hAnsi="Times New Roman" w:cs="Times New Roman"/>
          <w:b/>
          <w:bCs/>
          <w:color w:val="1C1E29"/>
        </w:rPr>
      </w:pPr>
      <w:r w:rsidRPr="00D658E5">
        <w:rPr>
          <w:rFonts w:ascii="Times New Roman" w:eastAsia="Times New Roman" w:hAnsi="Times New Roman" w:cs="Times New Roman"/>
          <w:b/>
          <w:bCs/>
          <w:color w:val="1C1E29"/>
        </w:rPr>
        <w:lastRenderedPageBreak/>
        <w:t>Works Cited</w:t>
      </w:r>
      <w:r w:rsidR="0060468B">
        <w:rPr>
          <w:rFonts w:ascii="Times New Roman" w:eastAsia="Times New Roman" w:hAnsi="Times New Roman" w:cs="Times New Roman"/>
          <w:b/>
          <w:bCs/>
          <w:color w:val="1C1E29"/>
        </w:rPr>
        <w:t>:</w:t>
      </w:r>
      <w:bookmarkStart w:id="0" w:name="_GoBack"/>
      <w:bookmarkEnd w:id="0"/>
    </w:p>
    <w:p w14:paraId="015586A6" w14:textId="77777777" w:rsidR="000C6499" w:rsidRPr="000C6499" w:rsidRDefault="00D658E5" w:rsidP="000C6499">
      <w:pPr>
        <w:pStyle w:val="Bibliography"/>
        <w:rPr>
          <w:rFonts w:ascii="Times New Roman" w:hAnsi="Times New Roman" w:cs="Times New Roman"/>
        </w:rPr>
      </w:pPr>
      <w:r>
        <w:rPr>
          <w:rFonts w:eastAsia="Times New Roman"/>
          <w:color w:val="1C1E29"/>
        </w:rPr>
        <w:fldChar w:fldCharType="begin"/>
      </w:r>
      <w:r>
        <w:rPr>
          <w:rFonts w:eastAsia="Times New Roman"/>
          <w:color w:val="1C1E29"/>
        </w:rPr>
        <w:instrText xml:space="preserve"> ADDIN ZOTERO_BIBL {"uncited":[],"omitted":[],"custom":[]} CSL_BIBLIOGRAPHY </w:instrText>
      </w:r>
      <w:r>
        <w:rPr>
          <w:rFonts w:eastAsia="Times New Roman"/>
          <w:color w:val="1C1E29"/>
        </w:rPr>
        <w:fldChar w:fldCharType="separate"/>
      </w:r>
      <w:r w:rsidR="000C6499" w:rsidRPr="000C6499">
        <w:rPr>
          <w:rFonts w:ascii="Times New Roman" w:hAnsi="Times New Roman" w:cs="Times New Roman"/>
        </w:rPr>
        <w:t>Crow, Sena. Radical Imaginings: Indigenous Futurisms and the Decolonizing Possibilities of Contemporary Indigenous Fiction. 2019.</w:t>
      </w:r>
    </w:p>
    <w:p w14:paraId="491B3B1D" w14:textId="7EDD6417" w:rsidR="000C6499" w:rsidRDefault="000C6499" w:rsidP="000C6499">
      <w:pPr>
        <w:pStyle w:val="Bibliography"/>
        <w:rPr>
          <w:rFonts w:ascii="Times New Roman" w:hAnsi="Times New Roman" w:cs="Times New Roman"/>
        </w:rPr>
      </w:pPr>
      <w:r w:rsidRPr="000C6499">
        <w:rPr>
          <w:rFonts w:ascii="Times New Roman" w:hAnsi="Times New Roman" w:cs="Times New Roman"/>
        </w:rPr>
        <w:t>Young, Forever, et al. Category: Uncategorized.</w:t>
      </w:r>
      <w:r w:rsidR="00DA78F0">
        <w:rPr>
          <w:rFonts w:ascii="Times New Roman" w:hAnsi="Times New Roman" w:cs="Times New Roman"/>
        </w:rPr>
        <w:t xml:space="preserve"> Retrieved from:</w:t>
      </w:r>
    </w:p>
    <w:p w14:paraId="0E55D506" w14:textId="18C0C3C9" w:rsidR="00DA78F0" w:rsidRPr="00DA78F0" w:rsidRDefault="007C4F45" w:rsidP="00DA78F0">
      <w:hyperlink r:id="rId8" w:history="1">
        <w:r w:rsidR="00DA78F0">
          <w:rPr>
            <w:rStyle w:val="Hyperlink"/>
          </w:rPr>
          <w:t>https://foreveryounglitforadolescents.wordpress.com/category/uncategorized/</w:t>
        </w:r>
      </w:hyperlink>
    </w:p>
    <w:p w14:paraId="2A366B20" w14:textId="0321AEAD" w:rsidR="00D658E5" w:rsidRPr="00806B6D" w:rsidRDefault="00D658E5" w:rsidP="00D658E5">
      <w:pPr>
        <w:suppressAutoHyphens w:val="0"/>
        <w:ind w:firstLine="0"/>
        <w:rPr>
          <w:rFonts w:ascii="Times New Roman" w:eastAsia="Times New Roman" w:hAnsi="Times New Roman" w:cs="Times New Roman"/>
          <w:color w:val="1C1E29"/>
        </w:rPr>
      </w:pPr>
      <w:r>
        <w:rPr>
          <w:rFonts w:ascii="Times New Roman" w:eastAsia="Times New Roman" w:hAnsi="Times New Roman" w:cs="Times New Roman"/>
          <w:color w:val="1C1E29"/>
        </w:rPr>
        <w:fldChar w:fldCharType="end"/>
      </w:r>
    </w:p>
    <w:p w14:paraId="092C4F79" w14:textId="03F18C1C" w:rsidR="004B06A3" w:rsidRPr="008433A9" w:rsidRDefault="004B06A3" w:rsidP="00806B6D">
      <w:pPr>
        <w:ind w:firstLine="0"/>
        <w:rPr>
          <w:b/>
          <w:bCs/>
        </w:rPr>
      </w:pPr>
      <w:r>
        <w:rPr>
          <w:b/>
          <w:bCs/>
        </w:rPr>
        <w:tab/>
      </w:r>
    </w:p>
    <w:sectPr w:rsidR="004B06A3" w:rsidRPr="008433A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770CD7" w14:textId="77777777" w:rsidR="007C4F45" w:rsidRDefault="007C4F45">
      <w:pPr>
        <w:spacing w:line="240" w:lineRule="auto"/>
      </w:pPr>
      <w:r>
        <w:separator/>
      </w:r>
    </w:p>
  </w:endnote>
  <w:endnote w:type="continuationSeparator" w:id="0">
    <w:p w14:paraId="1B9E6C43" w14:textId="77777777" w:rsidR="007C4F45" w:rsidRDefault="007C4F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29995" w14:textId="77777777" w:rsidR="007C4F45" w:rsidRDefault="007C4F45">
      <w:pPr>
        <w:spacing w:line="240" w:lineRule="auto"/>
      </w:pPr>
      <w:r>
        <w:separator/>
      </w:r>
    </w:p>
  </w:footnote>
  <w:footnote w:type="continuationSeparator" w:id="0">
    <w:p w14:paraId="3B22C8A6" w14:textId="77777777" w:rsidR="007C4F45" w:rsidRDefault="007C4F4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47337" w14:textId="77777777" w:rsidR="00E614DD" w:rsidRDefault="007C4F4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0468B">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8D08CB" w14:textId="77777777" w:rsidR="00E614DD" w:rsidRDefault="007C4F4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73CA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3sDAwNjQ0szSzNDFU0lEKTi0uzszPAykwrAUAHOU6/CwAAAA="/>
  </w:docVars>
  <w:rsids>
    <w:rsidRoot w:val="00F83220"/>
    <w:rsid w:val="0000044E"/>
    <w:rsid w:val="000171D1"/>
    <w:rsid w:val="00040CBB"/>
    <w:rsid w:val="000B78C8"/>
    <w:rsid w:val="000C6499"/>
    <w:rsid w:val="001463B2"/>
    <w:rsid w:val="00183E67"/>
    <w:rsid w:val="001A491C"/>
    <w:rsid w:val="001B3AFF"/>
    <w:rsid w:val="001F0330"/>
    <w:rsid w:val="001F62C0"/>
    <w:rsid w:val="0023685D"/>
    <w:rsid w:val="00245E02"/>
    <w:rsid w:val="002462DC"/>
    <w:rsid w:val="00273AC6"/>
    <w:rsid w:val="00273CA5"/>
    <w:rsid w:val="00282242"/>
    <w:rsid w:val="00282B18"/>
    <w:rsid w:val="002844EF"/>
    <w:rsid w:val="00287986"/>
    <w:rsid w:val="00287A9B"/>
    <w:rsid w:val="00321F36"/>
    <w:rsid w:val="00353B66"/>
    <w:rsid w:val="00355F43"/>
    <w:rsid w:val="003D32E7"/>
    <w:rsid w:val="00434549"/>
    <w:rsid w:val="00441E81"/>
    <w:rsid w:val="00456604"/>
    <w:rsid w:val="0049520D"/>
    <w:rsid w:val="004A2675"/>
    <w:rsid w:val="004B06A3"/>
    <w:rsid w:val="004C68F2"/>
    <w:rsid w:val="004E7042"/>
    <w:rsid w:val="004F7139"/>
    <w:rsid w:val="0057093C"/>
    <w:rsid w:val="005847B1"/>
    <w:rsid w:val="0059674F"/>
    <w:rsid w:val="005E389F"/>
    <w:rsid w:val="0060468B"/>
    <w:rsid w:val="00680241"/>
    <w:rsid w:val="00691EC1"/>
    <w:rsid w:val="006D3037"/>
    <w:rsid w:val="006D31D3"/>
    <w:rsid w:val="006F1D59"/>
    <w:rsid w:val="00726C46"/>
    <w:rsid w:val="00782252"/>
    <w:rsid w:val="007C0FFD"/>
    <w:rsid w:val="007C4F45"/>
    <w:rsid w:val="007C53FB"/>
    <w:rsid w:val="007E3CC8"/>
    <w:rsid w:val="007F6D60"/>
    <w:rsid w:val="007F78EF"/>
    <w:rsid w:val="00806B6D"/>
    <w:rsid w:val="00810B67"/>
    <w:rsid w:val="00820813"/>
    <w:rsid w:val="008433A9"/>
    <w:rsid w:val="00857FE0"/>
    <w:rsid w:val="008B7D18"/>
    <w:rsid w:val="008C0DCA"/>
    <w:rsid w:val="008F1F97"/>
    <w:rsid w:val="008F3A88"/>
    <w:rsid w:val="008F4052"/>
    <w:rsid w:val="008F4BFC"/>
    <w:rsid w:val="00901E89"/>
    <w:rsid w:val="009026A2"/>
    <w:rsid w:val="0090402D"/>
    <w:rsid w:val="00943514"/>
    <w:rsid w:val="00944E26"/>
    <w:rsid w:val="00950754"/>
    <w:rsid w:val="00950FE6"/>
    <w:rsid w:val="00956E55"/>
    <w:rsid w:val="0097292D"/>
    <w:rsid w:val="009D4EB3"/>
    <w:rsid w:val="009E174B"/>
    <w:rsid w:val="009F0708"/>
    <w:rsid w:val="00A14A66"/>
    <w:rsid w:val="00A544A0"/>
    <w:rsid w:val="00AA174F"/>
    <w:rsid w:val="00AC05F5"/>
    <w:rsid w:val="00AC1578"/>
    <w:rsid w:val="00AE798B"/>
    <w:rsid w:val="00B13D1B"/>
    <w:rsid w:val="00B423E2"/>
    <w:rsid w:val="00B818DF"/>
    <w:rsid w:val="00B9259E"/>
    <w:rsid w:val="00BB7960"/>
    <w:rsid w:val="00BF123C"/>
    <w:rsid w:val="00C41EF3"/>
    <w:rsid w:val="00C61B97"/>
    <w:rsid w:val="00C80F92"/>
    <w:rsid w:val="00C84411"/>
    <w:rsid w:val="00C92206"/>
    <w:rsid w:val="00CE57CA"/>
    <w:rsid w:val="00D20010"/>
    <w:rsid w:val="00D52117"/>
    <w:rsid w:val="00D658E5"/>
    <w:rsid w:val="00D8320E"/>
    <w:rsid w:val="00DA78F0"/>
    <w:rsid w:val="00DB0D39"/>
    <w:rsid w:val="00DD6E02"/>
    <w:rsid w:val="00DE0B32"/>
    <w:rsid w:val="00DE682A"/>
    <w:rsid w:val="00DF5D6F"/>
    <w:rsid w:val="00E14005"/>
    <w:rsid w:val="00E36C69"/>
    <w:rsid w:val="00E614DD"/>
    <w:rsid w:val="00E627B4"/>
    <w:rsid w:val="00E969C3"/>
    <w:rsid w:val="00E973A5"/>
    <w:rsid w:val="00EA03F8"/>
    <w:rsid w:val="00EA2228"/>
    <w:rsid w:val="00EA4F9D"/>
    <w:rsid w:val="00EB10FA"/>
    <w:rsid w:val="00EB40B2"/>
    <w:rsid w:val="00EE4F59"/>
    <w:rsid w:val="00F1628B"/>
    <w:rsid w:val="00F323AE"/>
    <w:rsid w:val="00F34681"/>
    <w:rsid w:val="00F4486A"/>
    <w:rsid w:val="00F467B0"/>
    <w:rsid w:val="00F83220"/>
    <w:rsid w:val="00F9444C"/>
    <w:rsid w:val="00FB1AB7"/>
    <w:rsid w:val="00FD3359"/>
    <w:rsid w:val="00FE12A9"/>
    <w:rsid w:val="00FE63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A476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806B6D"/>
    <w:rPr>
      <w:b/>
      <w:bCs/>
    </w:rPr>
  </w:style>
  <w:style w:type="character" w:styleId="Hyperlink">
    <w:name w:val="Hyperlink"/>
    <w:basedOn w:val="DefaultParagraphFont"/>
    <w:uiPriority w:val="99"/>
    <w:semiHidden/>
    <w:unhideWhenUsed/>
    <w:rsid w:val="00DA78F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02268290">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reveryounglitforadolescents.wordpress.com/category/uncategorize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AB0BEB"/>
    <w:rsid w:val="00D479F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29</Words>
  <Characters>644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0T11:34:00Z</dcterms:created>
  <dcterms:modified xsi:type="dcterms:W3CDTF">2019-11-20T11: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fBSxbr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